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74BA66" w14:textId="77777777" w:rsidR="00CB479A" w:rsidRPr="003537C8" w:rsidRDefault="00CB479A" w:rsidP="00CB479A">
      <w:pPr>
        <w:pStyle w:val="Heading1"/>
        <w:ind w:left="1260" w:right="29" w:hanging="14"/>
        <w:rPr>
          <w:lang w:val="en-US"/>
        </w:rPr>
      </w:pPr>
      <w:bookmarkStart w:id="0" w:name="_Toc205223914"/>
      <w:r>
        <w:t xml:space="preserve">BAB </w:t>
      </w:r>
      <w:r>
        <w:rPr>
          <w:lang w:val="en-US"/>
        </w:rPr>
        <w:t>I</w:t>
      </w:r>
      <w:r>
        <w:rPr>
          <w:lang w:val="en-US"/>
        </w:rPr>
        <w:br/>
      </w:r>
      <w:r>
        <w:t>PENDAHULUAN</w:t>
      </w:r>
      <w:bookmarkEnd w:id="0"/>
      <w:r>
        <w:t xml:space="preserve">  </w:t>
      </w:r>
    </w:p>
    <w:p w14:paraId="181FA397" w14:textId="77777777" w:rsidR="00CB479A" w:rsidRDefault="00CB479A" w:rsidP="00CB479A">
      <w:pPr>
        <w:pStyle w:val="Heading2"/>
        <w:numPr>
          <w:ilvl w:val="0"/>
          <w:numId w:val="5"/>
        </w:numPr>
        <w:tabs>
          <w:tab w:val="num" w:pos="360"/>
        </w:tabs>
        <w:ind w:left="1260" w:hanging="426"/>
      </w:pPr>
      <w:bookmarkStart w:id="1" w:name="_Toc204466018"/>
      <w:bookmarkStart w:id="2" w:name="_Toc205223915"/>
      <w:r>
        <w:t>Latar Belakang</w:t>
      </w:r>
      <w:bookmarkEnd w:id="1"/>
      <w:bookmarkEnd w:id="2"/>
      <w:r>
        <w:t xml:space="preserve"> </w:t>
      </w:r>
    </w:p>
    <w:p w14:paraId="10D384BE" w14:textId="77777777" w:rsidR="00CB479A" w:rsidRDefault="00CB479A" w:rsidP="00CB479A">
      <w:pPr>
        <w:spacing w:after="0" w:line="480" w:lineRule="auto"/>
        <w:ind w:left="1260" w:right="4" w:firstLine="582"/>
        <w:rPr>
          <w:lang w:val="en-US"/>
        </w:rPr>
      </w:pPr>
      <w:r>
        <w:t xml:space="preserve">Pendidikan di Kabupaten Indragiri Hilir, terutama di Tembilahan, telah berkembang pesat dengan adanya berbagai lembaga pendidikan, baik di tingkat sekolah menengah maupun perguruan tinggi. Sekolah-sekolah dan perguruan tinggi di Indaragiri Hilir khususnya di Tembilahan sudah menggunakan </w:t>
      </w:r>
      <w:r>
        <w:rPr>
          <w:i/>
        </w:rPr>
        <w:t>Zoom Meeting</w:t>
      </w:r>
      <w:r>
        <w:t xml:space="preserve"> dalam mengukung proses pembelajarannya.</w:t>
      </w:r>
      <w:r>
        <w:rPr>
          <w:rFonts w:ascii="Calibri" w:eastAsia="Calibri" w:hAnsi="Calibri" w:cs="Calibri"/>
          <w:sz w:val="22"/>
        </w:rPr>
        <w:t xml:space="preserve"> </w:t>
      </w:r>
      <w:r>
        <w:t xml:space="preserve">Pendidikan di Kabupaten Indragiri Hilir, terutama di Tembilahan, telah berkembang pesat dengan adanya berbagai lembaga pendidikan, baik di tingkat sekolah menengah maupun perguruan tinggi. </w:t>
      </w:r>
    </w:p>
    <w:p w14:paraId="1D9818EF" w14:textId="77777777" w:rsidR="00CB479A" w:rsidRDefault="00CB479A" w:rsidP="00CB479A">
      <w:pPr>
        <w:spacing w:after="0" w:line="480" w:lineRule="auto"/>
        <w:ind w:left="1260" w:right="4" w:firstLine="582"/>
        <w:rPr>
          <w:lang w:val="en-US"/>
        </w:rPr>
      </w:pPr>
      <w:r>
        <w:rPr>
          <w:i/>
        </w:rPr>
        <w:t>Zoom Meeting</w:t>
      </w:r>
      <w:r>
        <w:t xml:space="preserve"> adalah platform konferensi video berbasis cloud yang memungkinkan pengguna untuk berinteraksi secara virtual melalui audio dan video. Dikenalkan oleh Zoom Video Communications, Inc. pada tahun 2013, aplikasi ini telah menjadi salah satu solusi utama untuk pertemuan online, saat Ini masihbanyak organisasi dan institusi pendidikan beralih ke metode pembelajaran jarak jauh</w:t>
      </w:r>
      <w:r>
        <w:fldChar w:fldCharType="begin" w:fldLock="1"/>
      </w:r>
      <w:r>
        <w:instrText>ADDIN CSL_CITATION {"citationItems":[{"id":"ITEM-1","itemData":{"DOI":"10.34010/common.v4i2.4436","ISSN":"2654-9271","abstract":"The pandemic of Covid-19 caused the Indonesian government to issue regulations about the implementation of e-learning as a substitute for face-to-face learning. Zoom Cloud Meeting application is one of the e-learning media used in order to achieve students understanding in the midst of pandemic. The research was conducted through a qualitative approach with a case study in one of the department which has the largest number of students at Universitas Komputer Indonesia. Through the purposive technique, six research informants were obtained, consisting of quality assurance coordinator, lecturers and students involved in the learning process using Zoom Cloud Meeting application. Results showed that planning contained an overview of learning activities to be held with Zoom Cloud Meeting media as well as preparations made by lecturers and students. Implementation is the use of Zoom Cloud Meeting application as the media of e-learning to deliver learning materials, in the same way as face-to-face learning, consisting of lectures and discussions. Evaluation is related to technical barriers and the development of learning materials that should be adjusted to e-learning method through Zoom Cloud Meeting application. Researchers concluded, the use of Zoom Cloud Meeting application as the media of e-learning in general has successfully achieving students understanding in the midst of pandemic through various features that support the implementation of e-learning, this happens after all parties involved can adapt to the e-learning system. For that, it is necessary to conduct further research about the impact of e-learning in the improvement the learning quality of students. This research was conducted as part of e-learning development, although it cannot completely replace face-to-face learning but at least supports the learning process by utilizing technological advances so that students are more active and independent, because the learning process is no longer centered on lecturers.Pandemi Covid-19 menyebabkan Pemerintah RI mengeluarkan peraturan untuk menyelenggarakan e-learning sebagai mengganti pembelajaran tatap muka. Aplikasi Zoom Cloud Meeting merupakan salah satu media e-learning yang digunakan dengan tujuan untuk mencapai pemahaman mahasiswa di tengah pandemi. Penelitian dilakukan melalui pendekatan kualitatif dengan studi kasus pada salah satu program studi yang memiliki jumlah mahasiswa terbanyak di Universitas Komputer Indonesia. Melalui teknik purposi…","author":[{"dropping-particle":"","family":"Putri H.","given":"Radisya Eka","non-dropping-particle":"","parse-names":false,"suffix":""},{"dropping-particle":"","family":"Wulandari","given":"Tine Agustin","non-dropping-particle":"","parse-names":false,"suffix":""}],"container-title":"Jurnal Common","id":"ITEM-1","issue":"2","issued":{"date-parts":[["2021"]]},"page":"171-190","title":"Pemanfaatan Aplikasi Zoom Cloud Meeting Sebagai Media E-Learning Dalam Mencapai Pemahaman Mahasiswa Di Tengah Pandemi Covid-19","type":"article-journal","volume":"4"},"uris":["http://www.mendeley.com/documents/?uuid=4354fdef-570a-4355-b60d-e95f0e0d16e8"]}],"mendeley":{"formattedCitation":"[1]","plainTextFormattedCitation":"[1]","previouslyFormattedCitation":"[1]"},"properties":{"noteIndex":0},"schema":"https://github.com/citation-style-language/schema/raw/master/csl-citation.json"}</w:instrText>
      </w:r>
      <w:r>
        <w:fldChar w:fldCharType="separate"/>
      </w:r>
      <w:r w:rsidRPr="0049450C">
        <w:rPr>
          <w:noProof/>
        </w:rPr>
        <w:t>[1]</w:t>
      </w:r>
      <w:r>
        <w:fldChar w:fldCharType="end"/>
      </w:r>
      <w:r>
        <w:t xml:space="preserve">. Dengan </w:t>
      </w:r>
      <w:r>
        <w:rPr>
          <w:i/>
        </w:rPr>
        <w:t>Zoom Meeting</w:t>
      </w:r>
      <w:r>
        <w:t>, pengguna dapat melakukan pertemuan dengan peserta dari berbagai lokasi tanpa batasan waktu dan tempat. Aplikasi ini mendukung berbagai perangkat, termasuk komputer, smartphone, dan tablet, sehingga memudahkan akses bagi semua pengguna</w:t>
      </w:r>
      <w:r>
        <w:fldChar w:fldCharType="begin" w:fldLock="1"/>
      </w:r>
      <w:r>
        <w:instrText>ADDIN CSL_CITATION {"citationItems":[{"id":"ITEM-1","itemData":{"DOI":"10.37792/jukanti.v3i2.219","abstract":"Ditengah mewabahnya virus corona COVID-19 diseluruh dunia telah memaksa kegiatan atau pekerjaan manusia dari rumah menggunakan virtual meeting. Yang dimaksud vitual meeting disini adalah Softwere zoom. Tujuan penelitian untuk memberi informasi kepada pengguna bagaimana strategi mengelola zoom meeting dalam proses pembelajaran dan bekerja dari rumah di masa pandemi. Metode penelitian ini dilaksanakan melalui metode deskriptif kualitatif dan observasi. Penelitian kualitatif adalah bentuk penelitian lain yang masuk ke dalam penelitian kualitatif. Tujuan dari penelitian ini adalah untuk menyajikan fakta dan peristiwa yang terjadi. Selama berlangsungnya penelitian dengan menyajikan fakta tersebut. Penelitian ini menginterpretasikan dan mendeskripsikan data tentang kondisi dan situasi, dan saat ini. Hasil dari penelitian ini memperlihatkan strategi oengguanaan sofwere zoom untuk pembelajaraan saat pandemi.","author":[{"dropping-particle":"","family":"Angelina","given":"Lusy","non-dropping-particle":"","parse-names":false,"suffix":""},{"dropping-particle":"","family":"Rahadi","given":"Dedi Rianto","non-dropping-particle":"","parse-names":false,"suffix":""}],"container-title":"Jurnal Pendidikan Teknologi Informasi (JUKANTI)","id":"ITEM-1","issue":"2","issued":{"date-parts":[["2020"]]},"page":"27-32","title":"Strategi Pengelolaan Zoom Meeting Dalam Proses Pembelajaran Dimasa Pandemi","type":"article-journal","volume":"3"},"uris":["http://www.mendeley.com/documents/?uuid=9019baa8-9994-48e1-94a2-16f595f66861"]}],"mendeley":{"formattedCitation":"[2]","plainTextFormattedCitation":"[2]","previouslyFormattedCitation":"[2]"},"properties":{"noteIndex":0},"schema":"https://github.com/citation-style-language/schema/raw/master/csl-citation.json"}</w:instrText>
      </w:r>
      <w:r>
        <w:fldChar w:fldCharType="separate"/>
      </w:r>
      <w:r w:rsidRPr="00DE1AC9">
        <w:rPr>
          <w:noProof/>
        </w:rPr>
        <w:t>[2]</w:t>
      </w:r>
      <w:r>
        <w:fldChar w:fldCharType="end"/>
      </w:r>
      <w:r>
        <w:t>. Fitur-fitur utama Zoom Meeting mencakup panggilan video HD, audio</w:t>
      </w:r>
      <w:r>
        <w:rPr>
          <w:lang w:val="en-US"/>
        </w:rPr>
        <w:t xml:space="preserve"> </w:t>
      </w:r>
      <w:r>
        <w:t xml:space="preserve">berkualitas tinggi, berbagi layar, ruang istirahat untuk diskusi kelompok kecil, serta kemampuan untuk merekam pertemuan dan menyimpannya di perangkat lokal atau cloud. </w:t>
      </w:r>
    </w:p>
    <w:p w14:paraId="6F014D3B" w14:textId="77777777" w:rsidR="00CB479A" w:rsidRDefault="00CB479A" w:rsidP="00CB479A">
      <w:pPr>
        <w:spacing w:after="0" w:line="480" w:lineRule="auto"/>
        <w:ind w:left="1260" w:right="4" w:firstLine="582"/>
        <w:rPr>
          <w:lang w:val="en-US"/>
        </w:rPr>
      </w:pPr>
      <w:r>
        <w:rPr>
          <w:i/>
        </w:rPr>
        <w:lastRenderedPageBreak/>
        <w:t>Zoom Meeting</w:t>
      </w:r>
      <w:r>
        <w:t xml:space="preserve"> juga menawarkan alat kolaborasi yang membuat interaksi lebih efektif, seperti chat selama rapat dan integrasi dengan kalender untuk penjadwalan yang lebih mudah. Sejak diperkenalkan, aplikasi ini telah digunakan secara luas untuk berbagai keperluan, termasuk rapat bisnis, pembelajaran daring, webinar, dan acara sosial virtual</w:t>
      </w:r>
      <w:r>
        <w:fldChar w:fldCharType="begin" w:fldLock="1"/>
      </w:r>
      <w:r>
        <w:instrText>ADDIN CSL_CITATION {"citationItems":[{"id":"ITEM-1","itemData":{"DOI":"10.31004/basicedu.v6i2.2137","ISSN":"2580-3735","abstract":"Salah satu keberkahan dari covid 19 yaitu manusia dapat lebih banyak mengenal teknologi dalam pembelajaran. Covid 19 memicu adanya kebijakan baru mengenai sistem pembelajaran dalam perkuliahan yang semula jarak dekat dengan tatap muka diubah dengan jarak jauh dalam jaringan. Adapun software yang mendukung yaitu Zoom meet dan google meet digunakan dalam pembelajaran daring khususnya pada perkuliahan di kelas 3B BKI UIN RMS Surakarta. Penelitian ini merupakan penelitian kualitatif yang ditujukan untuk menganalisis sudut pandang mahasiswa kelas 3B Prodi Bimbingan konseling islam berkaitan dengan efektivitas pembelajaran daring melalui aplikasi zoom meet dan google meet. Data penelitian ini juga diperkuat dengan hasil kuesioner melalui google form kepada 22 mahasiswa di kelas 3B yang berjumlah 22 orang, meskipun penelitian ini bernuansa kualitatif. Sebagai penguat data penulis juga menggali informasi melalui observasi terlibat, wawancara via telpon dan melalui grup Whatsapp. Dengan cara tersebut hasil penelitian ini disimpulkan melalui triangulasi. Dari temuan penulis dari berbagai data bahwa mahasiswa kelas 3B Prodi BKI 100% memilih google meet sebagai pembelajaran daring karena lebih efektif saat presentasi, diskusi, kestabilan signal, hemat kuota data internet dan share screen.","author":[{"dropping-particle":"","family":"Qolbi","given":"Satria Kharimul","non-dropping-particle":"","parse-names":false,"suffix":""},{"dropping-particle":"","family":"Sabarudin","given":"Sabarudin","non-dropping-particle":"","parse-names":false,"suffix":""},{"dropping-particle":"","family":"Kholilurrohman","given":"Kholilurrohman","non-dropping-particle":"","parse-names":false,"suffix":""},{"dropping-particle":"","family":"Perwitasari","given":"Niken","non-dropping-particle":"","parse-names":false,"suffix":""}],"container-title":"Jurnal Basicedu","id":"ITEM-1","issue":"2","issued":{"date-parts":[["2022"]]},"page":"1551-1562","title":"Efektivitas Pembelajaran Daring antara Fasilitas Zoom Meet dengan Google Meet","type":"article-journal","volume":"6"},"uris":["http://www.mendeley.com/documents/?uuid=6f787825-1bad-41b4-8de9-dc9a607de1ca"]}],"mendeley":{"formattedCitation":"[3]","plainTextFormattedCitation":"[3]","previouslyFormattedCitation":"[3]"},"properties":{"noteIndex":0},"schema":"https://github.com/citation-style-language/schema/raw/master/csl-citation.json"}</w:instrText>
      </w:r>
      <w:r>
        <w:fldChar w:fldCharType="separate"/>
      </w:r>
      <w:r w:rsidRPr="006F5F29">
        <w:rPr>
          <w:noProof/>
        </w:rPr>
        <w:t>[3]</w:t>
      </w:r>
      <w:r>
        <w:fldChar w:fldCharType="end"/>
      </w:r>
      <w:r>
        <w:t xml:space="preserve">. Dengan kemudahan penggunaan dan fitur yang lengkap, </w:t>
      </w:r>
      <w:r>
        <w:rPr>
          <w:i/>
        </w:rPr>
        <w:t>Zoom Meeting</w:t>
      </w:r>
      <w:r>
        <w:t xml:space="preserve"> telah menjadi pilihan utama bagi banyak orang dalam melakukan komunikasi jarak jauh.</w:t>
      </w:r>
      <w:r>
        <w:rPr>
          <w:lang w:val="en-US"/>
        </w:rPr>
        <w:t xml:space="preserve"> </w:t>
      </w:r>
      <w:r>
        <w:t xml:space="preserve">Dengan meningkatnya penggunaan aplikasi </w:t>
      </w:r>
      <w:r>
        <w:rPr>
          <w:i/>
        </w:rPr>
        <w:t>Zoom Meeting</w:t>
      </w:r>
      <w:r>
        <w:t xml:space="preserve"> sebagai solusi untuk melanjutkan kegiatan belajar mengajar secara daring. Banyak institusi pendidikan, termasuk sekolah dan universitas, beralih ke platform ini untuk mengakomodasi kebutuhan interaksi antara pengajar dan siswa. Namun, dengan meningkatnya penggunaan aplikasi ini, penting untuk mengevaluasi kepuasan pengguna agar dapat meningkatkan kualitas layanan dan pengalaman pengguna</w:t>
      </w:r>
      <w:r>
        <w:fldChar w:fldCharType="begin" w:fldLock="1"/>
      </w:r>
      <w:r>
        <w:instrText>ADDIN CSL_CITATION {"citationItems":[{"id":"ITEM-1","itemData":{"DOI":"10.53363/buss.v2i3.86","ISSN":"2797-9725","abstract":"The research sample was 72 respondents taken from the number of students in the management study program. The results of the study concluded that there was a significant effect on feature completeness on user satisfaction, no significant effect of convenience on user satisfaction, no significant effect on location on user satisfaction and there was a joint effect on feature completeness, convenience and security on user satisfaction zoom encounter . The use of zoom meetings for students of the management study program at the Muhammadiyah University of Ponorogo. Complete features have an influence on user satisfaction, therefore it is recommended that company owners pay attention to features, convenience and security in the Zoom meeting application. The company's results show that there are other factors that can satisfy users besides complete features, convenience and security, therefore it is recommended that companies pay attention to user complaints related to user satisfaction with complete features, convenience and security and can make strategies to improve performance as desired. consumers as meeting zoom users","author":[{"dropping-particle":"","family":"Ramadayani","given":"Fitriya","non-dropping-particle":"","parse-names":false,"suffix":""},{"dropping-particle":"","family":"Chamidah","given":"Siti","non-dropping-particle":"","parse-names":false,"suffix":""},{"dropping-particle":"","family":"Wahyuningsih","given":"Dwi Warni","non-dropping-particle":"","parse-names":false,"suffix":""}],"container-title":"Bussman Journal : Indonesian Journal of Business and Management","id":"ITEM-1","issue":"3","issued":{"date-parts":[["2022"]]},"page":"633-647","title":"Pengaruh Complete Features, Kemudahan, Dan Keamanan Terhadap Kepuasan Pengguna Zoom Meeting Pada Mahasiswa Prodi Manajemen Universitas Muhammadiyah Ponorogo","type":"article-journal","volume":"2"},"uris":["http://www.mendeley.com/documents/?uuid=7d3430d9-cdf2-4011-b408-fed90edfd29b"]}],"mendeley":{"formattedCitation":"[4]","plainTextFormattedCitation":"[4]","previouslyFormattedCitation":"[4]"},"properties":{"noteIndex":0},"schema":"https://github.com/citation-style-language/schema/raw/master/csl-citation.json"}</w:instrText>
      </w:r>
      <w:r>
        <w:fldChar w:fldCharType="separate"/>
      </w:r>
      <w:r w:rsidRPr="00FE110F">
        <w:rPr>
          <w:noProof/>
        </w:rPr>
        <w:t>[4]</w:t>
      </w:r>
      <w:r>
        <w:fldChar w:fldCharType="end"/>
      </w:r>
      <w:r>
        <w:t xml:space="preserve">. </w:t>
      </w:r>
    </w:p>
    <w:p w14:paraId="1FFCCA6B" w14:textId="77777777" w:rsidR="00CB479A" w:rsidRDefault="00CB479A" w:rsidP="00CB479A">
      <w:pPr>
        <w:spacing w:after="0" w:line="480" w:lineRule="auto"/>
        <w:ind w:left="1260" w:right="4" w:firstLine="582"/>
        <w:rPr>
          <w:lang w:val="en-US"/>
        </w:rPr>
      </w:pPr>
      <w:r>
        <w:t>Salah satu pendekatan yang dapat digunakan untuk menganalisis kepuasan pengguna</w:t>
      </w:r>
      <w:r>
        <w:rPr>
          <w:lang w:val="en-US"/>
        </w:rPr>
        <w:t xml:space="preserve"> </w:t>
      </w:r>
      <w:r>
        <w:t xml:space="preserve">adalah </w:t>
      </w:r>
      <w:r>
        <w:rPr>
          <w:i/>
        </w:rPr>
        <w:t>PIECES Framework</w:t>
      </w:r>
      <w:r>
        <w:t xml:space="preserve">. </w:t>
      </w:r>
      <w:r>
        <w:rPr>
          <w:i/>
        </w:rPr>
        <w:t>PIECES Framework</w:t>
      </w:r>
      <w:r>
        <w:t xml:space="preserve"> adalah sebuah metode pengklasifikasian dari permasalahan diatas yang akan digunakan peneliti dalam menganalisis seberapa tinggi tingkat kepuasan pengguna aplikasi Zoom dengan membagikannya menjadi enam variabel,</w:t>
      </w:r>
      <w:r>
        <w:rPr>
          <w:lang w:val="en-US"/>
        </w:rPr>
        <w:t xml:space="preserve"> </w:t>
      </w:r>
      <w:r>
        <w:t xml:space="preserve">antara lain </w:t>
      </w:r>
      <w:r>
        <w:rPr>
          <w:i/>
        </w:rPr>
        <w:t>Performance, Information, Economics, Control, Efficiency</w:t>
      </w:r>
      <w:r>
        <w:t xml:space="preserve">, dan </w:t>
      </w:r>
      <w:r>
        <w:rPr>
          <w:i/>
        </w:rPr>
        <w:t>Servic</w:t>
      </w:r>
      <w:r>
        <w:rPr>
          <w:i/>
        </w:rPr>
        <w:fldChar w:fldCharType="begin" w:fldLock="1"/>
      </w:r>
      <w:r>
        <w:rPr>
          <w:i/>
        </w:rPr>
        <w:instrText>ADDIN CSL_CITATION {"citationItems":[{"id":"ITEM-1","itemData":{"DOI":"10.51401/jinteks.v5i1.2274","abstract":"Perkembangan sistem informasi memberikan dampak yang baik kepada masyarakat sehingga peningkatan ini menjadi penopang dalam kegiatan operasional perusahaan berupa sistem informasi berbasis website. Salah satu perusahaan yang menggunakan sistem informasi berbasis website yaitu StartUp Panak.Id akan tetapi bahwa sampai saat ini sistem tersebut belum melakukan pengembangan sistem dan belum melakukan survey terhadap pengguna terkait sistem tersebut, sehingga penulis melakukan penelitian terhadap kepuasan pengguna dari sistem tersebut dengan menggunakan metode PIECES Framework. Metode yang digunakan dalam penelitan ini merupakan metode kuantitatif dan kualitatif dengan menggunakan sumber data sekunder dan primer. Data sekunder akan didapatkan dari artikel, jurnal, dan penelitian sebelumnya sedangkan data primer akan didapatkan dari responden yang digunakan sebagai objek informasi dengan menggunakan 87 sampel pengguna yang sudah menggunakan sistem. Berdasarkan hasil analisis dari enam variabel yang dimiliki PIECES framework memiliki nilai rata-rata yaitu nilai performance (4.31), nilai information and data (4.24), nilai economics (4.27), nilai control and security (4.40), nilai efficiency (4.38), nilai service(4.44). Dapat ditarik kesimpulan bahwa dinyatakan sangat puas. Berdasarkan hasil penyebaran bahwa responden memberikan saran agar adanya peningkatan dalam segi penanmabahan produk, pembayaran, peningkatan pelaporan kepada pengguna, penambahan fitur chating pada website, dan penambahan mengenai video edukasi ternak.","author":[{"dropping-particle":"","family":"Artaningsih","given":"Ni Putu Nita","non-dropping-particle":"","parse-names":false,"suffix":""},{"dropping-particle":"","family":"Utami","given":"Nengah Widya","non-dropping-particle":"","parse-names":false,"suffix":""},{"dropping-particle":"","family":"Alam","given":"Helmy Syakh","non-dropping-particle":"","parse-names":false,"suffix":""}],"container-title":"Jurnal Informatika Teknologi dan Sains","id":"ITEM-1","issue":"1","issued":{"date-parts":[["2023"]]},"page":"191-201","title":"Analisis Kepuasaan Pengguna Sistem Informasi Menggunakan Metode Pieces Framework (Studi Kasus Startup Panak.Id)","type":"article-journal","volume":"5"},"uris":["http://www.mendeley.com/documents/?uuid=85d977be-de5f-4b9f-be44-9ecd8719ed7d"]}],"mendeley":{"formattedCitation":"[5]","plainTextFormattedCitation":"[5]","previouslyFormattedCitation":"[5]"},"properties":{"noteIndex":0},"schema":"https://github.com/citation-style-language/schema/raw/master/csl-citation.json"}</w:instrText>
      </w:r>
      <w:r>
        <w:rPr>
          <w:i/>
        </w:rPr>
        <w:fldChar w:fldCharType="separate"/>
      </w:r>
      <w:r w:rsidRPr="00F61B54">
        <w:rPr>
          <w:noProof/>
        </w:rPr>
        <w:t>[5]</w:t>
      </w:r>
      <w:r>
        <w:rPr>
          <w:i/>
        </w:rPr>
        <w:fldChar w:fldCharType="end"/>
      </w:r>
      <w:r>
        <w:rPr>
          <w:i/>
        </w:rPr>
        <w:t>.</w:t>
      </w:r>
      <w:r>
        <w:rPr>
          <w:sz w:val="28"/>
          <w:lang w:val="en-US"/>
        </w:rPr>
        <w:t xml:space="preserve"> </w:t>
      </w:r>
      <w:r>
        <w:t xml:space="preserve">Metode ini memungkinkan peneliti untuk mengidentifikasi faktor-faktor yang mempengaruhi kepuasan pengguna secara holistik. Dalam konteks aplikasi </w:t>
      </w:r>
      <w:r>
        <w:rPr>
          <w:i/>
        </w:rPr>
        <w:t>Zoom Meeting</w:t>
      </w:r>
      <w:r>
        <w:t>, analisis ini dapat memberikan wawasan tentang bagaimana setiap elemen berkontribusi terhadap pengalaman pengguna.</w:t>
      </w:r>
    </w:p>
    <w:p w14:paraId="3FEE399F" w14:textId="77777777" w:rsidR="00CB479A" w:rsidRDefault="00CB479A" w:rsidP="00CB479A">
      <w:pPr>
        <w:spacing w:after="0" w:line="480" w:lineRule="auto"/>
        <w:ind w:left="1260" w:right="4" w:firstLine="582"/>
        <w:rPr>
          <w:lang w:val="en-US"/>
        </w:rPr>
      </w:pPr>
      <w:r>
        <w:lastRenderedPageBreak/>
        <w:t xml:space="preserve">Dari beberapa penelitian terdahulu menyatakan bahwa penerapan </w:t>
      </w:r>
      <w:r>
        <w:rPr>
          <w:i/>
        </w:rPr>
        <w:t>PIECES Framework</w:t>
      </w:r>
      <w:r>
        <w:t xml:space="preserve"> memberikan kerangka kerja yang komprehensif untuk</w:t>
      </w:r>
      <w:r>
        <w:rPr>
          <w:lang w:val="en-US"/>
        </w:rPr>
        <w:t xml:space="preserve"> </w:t>
      </w:r>
      <w:r>
        <w:t xml:space="preserve">menganalisis dan mengevaluasi kepuasan pengguna terhadap berbagai aplikasi dan sistem informasi. Metode ini membantu identifikasi area yang perlu diperbaiki serta memberikan dasar untuk pengembangan sistem yang lebih baik di masa depan.  </w:t>
      </w:r>
    </w:p>
    <w:p w14:paraId="31255EEE" w14:textId="77777777" w:rsidR="00CB479A" w:rsidRPr="00C111AF" w:rsidRDefault="00CB479A" w:rsidP="00CB479A">
      <w:pPr>
        <w:spacing w:after="0" w:line="480" w:lineRule="auto"/>
        <w:ind w:left="1260" w:right="4" w:firstLine="582"/>
        <w:rPr>
          <w:lang w:val="en-US"/>
        </w:rPr>
      </w:pPr>
      <w:r>
        <w:t>Berdasarkan uraian di atas, maka penulis tertarik untuk membuat penelitian dengan judul “</w:t>
      </w:r>
      <w:r>
        <w:rPr>
          <w:b/>
        </w:rPr>
        <w:t xml:space="preserve">Analisis Kepuasan Pengguna </w:t>
      </w:r>
      <w:r>
        <w:rPr>
          <w:b/>
          <w:i/>
        </w:rPr>
        <w:t>Zoom Meeting</w:t>
      </w:r>
      <w:r>
        <w:rPr>
          <w:b/>
        </w:rPr>
        <w:t xml:space="preserve"> Menggunakan</w:t>
      </w:r>
      <w:r>
        <w:rPr>
          <w:b/>
          <w:lang w:val="en-US"/>
        </w:rPr>
        <w:t xml:space="preserve"> </w:t>
      </w:r>
      <w:r>
        <w:rPr>
          <w:b/>
          <w:i/>
        </w:rPr>
        <w:t>Pieces Framework</w:t>
      </w:r>
      <w:r>
        <w:rPr>
          <w:b/>
          <w:i/>
          <w:lang w:val="en-US"/>
        </w:rPr>
        <w:t xml:space="preserve"> </w:t>
      </w:r>
      <w:r>
        <w:rPr>
          <w:b/>
          <w:lang w:val="en-US"/>
        </w:rPr>
        <w:t>Di Universitas Islam Indragiri</w:t>
      </w:r>
      <w:r>
        <w:rPr>
          <w:b/>
          <w:i/>
          <w:lang w:val="en-US"/>
        </w:rPr>
        <w:t xml:space="preserve"> </w:t>
      </w:r>
      <w:r>
        <w:t xml:space="preserve">”. </w:t>
      </w:r>
    </w:p>
    <w:p w14:paraId="01B7A5F5" w14:textId="77777777" w:rsidR="00CB479A" w:rsidRDefault="00CB479A" w:rsidP="00CB479A">
      <w:pPr>
        <w:pStyle w:val="Heading2"/>
        <w:numPr>
          <w:ilvl w:val="0"/>
          <w:numId w:val="5"/>
        </w:numPr>
        <w:tabs>
          <w:tab w:val="num" w:pos="360"/>
        </w:tabs>
        <w:ind w:left="1260" w:hanging="426"/>
      </w:pPr>
      <w:bookmarkStart w:id="3" w:name="_Toc204466019"/>
      <w:bookmarkStart w:id="4" w:name="_Toc205223916"/>
      <w:r>
        <w:t>Rumusan Malasah</w:t>
      </w:r>
      <w:bookmarkEnd w:id="3"/>
      <w:bookmarkEnd w:id="4"/>
      <w:r>
        <w:t xml:space="preserve"> </w:t>
      </w:r>
    </w:p>
    <w:p w14:paraId="7D666524" w14:textId="77777777" w:rsidR="00CB479A" w:rsidRDefault="00CB479A" w:rsidP="00CB479A">
      <w:pPr>
        <w:spacing w:after="0" w:line="480" w:lineRule="auto"/>
        <w:ind w:left="1260" w:right="4" w:firstLine="582"/>
      </w:pPr>
      <w:r>
        <w:t xml:space="preserve">Berdasarkan latar belakang yang telah diuraikan, maka dapat dirumuskan masalah dalam penelitian ini sebagai berikut : </w:t>
      </w:r>
    </w:p>
    <w:p w14:paraId="5C431EAC" w14:textId="77777777" w:rsidR="00CB479A" w:rsidRPr="00790946" w:rsidRDefault="00CB479A" w:rsidP="00CB479A">
      <w:pPr>
        <w:numPr>
          <w:ilvl w:val="0"/>
          <w:numId w:val="1"/>
        </w:numPr>
        <w:spacing w:after="0" w:line="480" w:lineRule="auto"/>
        <w:ind w:left="1260" w:right="0" w:hanging="425"/>
      </w:pPr>
      <w:r>
        <w:t>Bagaimana tingkat kepuasan pengguna Zoom Meeting di Universitas Islam Indragiri dari aspek Performance (kinerja dan keandalan aplikasi)?</w:t>
      </w:r>
    </w:p>
    <w:p w14:paraId="15FCA259" w14:textId="77777777" w:rsidR="00CB479A" w:rsidRDefault="00CB479A" w:rsidP="00CB479A">
      <w:pPr>
        <w:numPr>
          <w:ilvl w:val="0"/>
          <w:numId w:val="1"/>
        </w:numPr>
        <w:spacing w:after="0" w:line="480" w:lineRule="auto"/>
        <w:ind w:left="1260" w:right="0" w:hanging="425"/>
      </w:pPr>
      <w:r>
        <w:t>Bagaimana tingkat kepuasan pengguna dari aspek Information (kejelasan dan kemudahan akses informasi dalam aplikasi)?</w:t>
      </w:r>
    </w:p>
    <w:p w14:paraId="17ECFF76" w14:textId="77777777" w:rsidR="00CB479A" w:rsidRDefault="00CB479A" w:rsidP="00CB479A">
      <w:pPr>
        <w:numPr>
          <w:ilvl w:val="0"/>
          <w:numId w:val="1"/>
        </w:numPr>
        <w:spacing w:after="0" w:line="480" w:lineRule="auto"/>
        <w:ind w:left="1260" w:right="0" w:hanging="425"/>
      </w:pPr>
      <w:r>
        <w:t>Bagaimana tingkat kepuasan pengguna dari aspek Economics (efisiensi biaya, waktu, dan manfaat penggunaan aplikasi)?</w:t>
      </w:r>
    </w:p>
    <w:p w14:paraId="7A10FE26" w14:textId="77777777" w:rsidR="00CB479A" w:rsidRDefault="00CB479A" w:rsidP="00CB479A">
      <w:pPr>
        <w:numPr>
          <w:ilvl w:val="0"/>
          <w:numId w:val="1"/>
        </w:numPr>
        <w:spacing w:after="0" w:line="480" w:lineRule="auto"/>
        <w:ind w:left="1260" w:right="0" w:hanging="425"/>
      </w:pPr>
      <w:r>
        <w:t>Bagaimana tingkat kepuasan pengguna dari aspek Control (pengendalian dan keamanan fitur yang tersedia)?</w:t>
      </w:r>
    </w:p>
    <w:p w14:paraId="78F2DF0E" w14:textId="77777777" w:rsidR="00CB479A" w:rsidRDefault="00CB479A" w:rsidP="00CB479A">
      <w:pPr>
        <w:numPr>
          <w:ilvl w:val="0"/>
          <w:numId w:val="1"/>
        </w:numPr>
        <w:spacing w:after="0" w:line="480" w:lineRule="auto"/>
        <w:ind w:left="1260" w:right="0" w:hanging="425"/>
      </w:pPr>
      <w:r>
        <w:t>Bagaimana tingkat kepuasan pengguna dari aspek Efficiency (efektivitas dan kemudahan penggunaan fitur aplikasi)?</w:t>
      </w:r>
    </w:p>
    <w:p w14:paraId="1864019E" w14:textId="77777777" w:rsidR="00CB479A" w:rsidRPr="00587772" w:rsidRDefault="00CB479A" w:rsidP="00CB479A">
      <w:pPr>
        <w:numPr>
          <w:ilvl w:val="0"/>
          <w:numId w:val="1"/>
        </w:numPr>
        <w:spacing w:after="0" w:line="480" w:lineRule="auto"/>
        <w:ind w:left="1260" w:right="0" w:hanging="432"/>
      </w:pPr>
      <w:r>
        <w:t>Bagaimana tingkat kepuasan pengguna dari aspek Service (dukungan dan kualitas layanan yang diberikan aplikasi)?</w:t>
      </w:r>
    </w:p>
    <w:p w14:paraId="4F9EC2AB" w14:textId="77777777" w:rsidR="00CB479A" w:rsidRDefault="00CB479A" w:rsidP="00CB479A">
      <w:pPr>
        <w:pStyle w:val="Heading2"/>
        <w:numPr>
          <w:ilvl w:val="0"/>
          <w:numId w:val="5"/>
        </w:numPr>
        <w:tabs>
          <w:tab w:val="num" w:pos="360"/>
        </w:tabs>
        <w:ind w:left="1260" w:hanging="426"/>
      </w:pPr>
      <w:bookmarkStart w:id="5" w:name="_Toc204466020"/>
      <w:bookmarkStart w:id="6" w:name="_Toc205223917"/>
      <w:r>
        <w:lastRenderedPageBreak/>
        <w:t>Batasan Masalah</w:t>
      </w:r>
      <w:bookmarkEnd w:id="5"/>
      <w:bookmarkEnd w:id="6"/>
      <w:r>
        <w:t xml:space="preserve"> </w:t>
      </w:r>
    </w:p>
    <w:p w14:paraId="189F03C6" w14:textId="77777777" w:rsidR="00CB479A" w:rsidRDefault="00CB479A" w:rsidP="00CB479A">
      <w:pPr>
        <w:numPr>
          <w:ilvl w:val="0"/>
          <w:numId w:val="2"/>
        </w:numPr>
        <w:spacing w:after="0" w:line="480" w:lineRule="auto"/>
        <w:ind w:left="1260" w:right="4" w:hanging="425"/>
      </w:pPr>
      <w:r>
        <w:t xml:space="preserve">Menganalisis kepuasan pengguna </w:t>
      </w:r>
      <w:r>
        <w:rPr>
          <w:i/>
        </w:rPr>
        <w:t>Zoom Meeting</w:t>
      </w:r>
      <w:r>
        <w:t xml:space="preserve"> </w:t>
      </w:r>
      <w:r>
        <w:rPr>
          <w:lang w:val="en-US"/>
        </w:rPr>
        <w:t xml:space="preserve">di universitas </w:t>
      </w:r>
      <w:proofErr w:type="spellStart"/>
      <w:r>
        <w:rPr>
          <w:lang w:val="en-US"/>
        </w:rPr>
        <w:t>islam</w:t>
      </w:r>
      <w:proofErr w:type="spellEnd"/>
      <w:r>
        <w:rPr>
          <w:lang w:val="en-US"/>
        </w:rPr>
        <w:t xml:space="preserve"> Indragiri.</w:t>
      </w:r>
    </w:p>
    <w:p w14:paraId="27607AC1" w14:textId="77777777" w:rsidR="00CB479A" w:rsidRPr="00700D19" w:rsidRDefault="00CB479A" w:rsidP="00CB479A">
      <w:pPr>
        <w:numPr>
          <w:ilvl w:val="0"/>
          <w:numId w:val="2"/>
        </w:numPr>
        <w:spacing w:after="0" w:line="480" w:lineRule="auto"/>
        <w:ind w:left="1260" w:right="4" w:hanging="425"/>
      </w:pPr>
      <w:r>
        <w:t xml:space="preserve">Menggunakan </w:t>
      </w:r>
      <w:r>
        <w:rPr>
          <w:i/>
        </w:rPr>
        <w:t>PIECES Framework</w:t>
      </w:r>
      <w:r>
        <w:t xml:space="preserve"> sebagai metode dalam menganalisis kepuasaan pengguna. </w:t>
      </w:r>
    </w:p>
    <w:p w14:paraId="3B51FDF4" w14:textId="77777777" w:rsidR="00CB479A" w:rsidRPr="00250A8F" w:rsidRDefault="00CB479A" w:rsidP="00CB479A">
      <w:pPr>
        <w:numPr>
          <w:ilvl w:val="0"/>
          <w:numId w:val="2"/>
        </w:numPr>
        <w:spacing w:after="0" w:line="480" w:lineRule="auto"/>
        <w:ind w:left="1260" w:right="4" w:hanging="425"/>
      </w:pPr>
      <w:r>
        <w:t xml:space="preserve">Memberikan rekomendasi dan perbaikan dalam meningkatkan kepuasan pengguna </w:t>
      </w:r>
      <w:r w:rsidRPr="00700D19">
        <w:rPr>
          <w:i/>
        </w:rPr>
        <w:t>Zoom Meeting</w:t>
      </w:r>
      <w:r>
        <w:t xml:space="preserve">. </w:t>
      </w:r>
    </w:p>
    <w:p w14:paraId="53884A30" w14:textId="77777777" w:rsidR="00CB479A" w:rsidRDefault="00CB479A" w:rsidP="00CB479A">
      <w:pPr>
        <w:pStyle w:val="Heading2"/>
        <w:numPr>
          <w:ilvl w:val="0"/>
          <w:numId w:val="5"/>
        </w:numPr>
        <w:tabs>
          <w:tab w:val="num" w:pos="360"/>
        </w:tabs>
        <w:ind w:left="1260" w:hanging="426"/>
      </w:pPr>
      <w:bookmarkStart w:id="7" w:name="_Toc204466021"/>
      <w:bookmarkStart w:id="8" w:name="_Toc205223918"/>
      <w:r>
        <w:t>Tujuan Penelitian</w:t>
      </w:r>
      <w:bookmarkEnd w:id="7"/>
      <w:bookmarkEnd w:id="8"/>
      <w:r>
        <w:t xml:space="preserve"> </w:t>
      </w:r>
    </w:p>
    <w:p w14:paraId="2E92F765" w14:textId="77777777" w:rsidR="00CB479A" w:rsidRPr="00790946" w:rsidRDefault="00CB479A" w:rsidP="00CB479A">
      <w:pPr>
        <w:spacing w:after="0" w:line="480" w:lineRule="auto"/>
        <w:ind w:left="1260" w:right="4" w:firstLine="0"/>
      </w:pPr>
      <w:r w:rsidRPr="00790946">
        <w:t>Tujuan dari penelitian ini adalah:</w:t>
      </w:r>
    </w:p>
    <w:p w14:paraId="57299D01" w14:textId="77777777" w:rsidR="00CB479A" w:rsidRDefault="00CB479A" w:rsidP="00CB479A">
      <w:pPr>
        <w:numPr>
          <w:ilvl w:val="0"/>
          <w:numId w:val="3"/>
        </w:numPr>
        <w:spacing w:after="0" w:line="480" w:lineRule="auto"/>
        <w:ind w:left="1260" w:right="4" w:hanging="425"/>
      </w:pPr>
      <w:r>
        <w:t>Menganalisis tingkat kepuasan pengguna Zoom Meeting di Universitas Islam Indragiri berdasarkan aspek Performance.</w:t>
      </w:r>
    </w:p>
    <w:p w14:paraId="72791BDB" w14:textId="77777777" w:rsidR="00CB479A" w:rsidRDefault="00CB479A" w:rsidP="00CB479A">
      <w:pPr>
        <w:numPr>
          <w:ilvl w:val="0"/>
          <w:numId w:val="3"/>
        </w:numPr>
        <w:spacing w:after="0" w:line="480" w:lineRule="auto"/>
        <w:ind w:left="1260" w:right="4" w:hanging="425"/>
      </w:pPr>
      <w:r>
        <w:t>Mengevaluasi kepuasan pengguna dari aspek Information terkait kemudahan dan kejelasan informasi dalam penggunaan aplikasi.</w:t>
      </w:r>
    </w:p>
    <w:p w14:paraId="2B2EA15D" w14:textId="77777777" w:rsidR="00CB479A" w:rsidRDefault="00CB479A" w:rsidP="00CB479A">
      <w:pPr>
        <w:numPr>
          <w:ilvl w:val="0"/>
          <w:numId w:val="3"/>
        </w:numPr>
        <w:spacing w:after="0" w:line="480" w:lineRule="auto"/>
        <w:ind w:left="1260" w:right="4" w:hanging="425"/>
      </w:pPr>
      <w:r>
        <w:t>Menilai kepuasan pengguna dari aspek Economics terkait efisiensi biaya, waktu, dan manfaat penggunaan Zoom Meeting.</w:t>
      </w:r>
    </w:p>
    <w:p w14:paraId="36F1298E" w14:textId="77777777" w:rsidR="00CB479A" w:rsidRDefault="00CB479A" w:rsidP="00CB479A">
      <w:pPr>
        <w:numPr>
          <w:ilvl w:val="0"/>
          <w:numId w:val="3"/>
        </w:numPr>
        <w:spacing w:after="0" w:line="480" w:lineRule="auto"/>
        <w:ind w:left="1260" w:right="4" w:hanging="425"/>
      </w:pPr>
      <w:r>
        <w:t>Menganalisis kepuasan pengguna dari aspek Control terkait pengendalian dan keamanan fitur yang tersedia.</w:t>
      </w:r>
    </w:p>
    <w:p w14:paraId="5CD3EBF9" w14:textId="77777777" w:rsidR="00CB479A" w:rsidRDefault="00CB479A" w:rsidP="00CB479A">
      <w:pPr>
        <w:numPr>
          <w:ilvl w:val="0"/>
          <w:numId w:val="3"/>
        </w:numPr>
        <w:spacing w:after="0" w:line="480" w:lineRule="auto"/>
        <w:ind w:left="1260" w:right="4" w:hanging="425"/>
      </w:pPr>
      <w:r>
        <w:t>Mengukur kepuasan pengguna dari aspek Efficiency terkait efektivitas penggunaan fitur aplikasi.</w:t>
      </w:r>
    </w:p>
    <w:p w14:paraId="4910A2EC" w14:textId="77777777" w:rsidR="00CB479A" w:rsidRPr="008430F8" w:rsidRDefault="00CB479A" w:rsidP="00CB479A">
      <w:pPr>
        <w:numPr>
          <w:ilvl w:val="0"/>
          <w:numId w:val="3"/>
        </w:numPr>
        <w:spacing w:after="0" w:line="480" w:lineRule="auto"/>
        <w:ind w:left="1260" w:right="4" w:hanging="425"/>
      </w:pPr>
      <w:r>
        <w:t>Menilai kepuasan pengguna dari aspek Service terkait dukungan dan kualitas layanan yang diberikan oleh aplikasi Zoom Meeting.</w:t>
      </w:r>
    </w:p>
    <w:p w14:paraId="1E470E0E" w14:textId="77777777" w:rsidR="00CB479A" w:rsidRDefault="00CB479A" w:rsidP="00CB479A">
      <w:pPr>
        <w:pStyle w:val="Heading2"/>
        <w:numPr>
          <w:ilvl w:val="0"/>
          <w:numId w:val="5"/>
        </w:numPr>
        <w:tabs>
          <w:tab w:val="num" w:pos="360"/>
        </w:tabs>
        <w:ind w:left="1260" w:hanging="426"/>
      </w:pPr>
      <w:bookmarkStart w:id="9" w:name="_Toc204466022"/>
      <w:bookmarkStart w:id="10" w:name="_Toc205223919"/>
      <w:r>
        <w:lastRenderedPageBreak/>
        <w:t>Manfaat penelitian</w:t>
      </w:r>
      <w:bookmarkEnd w:id="9"/>
      <w:bookmarkEnd w:id="10"/>
      <w:r>
        <w:t xml:space="preserve">  </w:t>
      </w:r>
    </w:p>
    <w:p w14:paraId="26F2EC28" w14:textId="77777777" w:rsidR="00CB479A" w:rsidRDefault="00CB479A" w:rsidP="00CB479A">
      <w:pPr>
        <w:numPr>
          <w:ilvl w:val="0"/>
          <w:numId w:val="4"/>
        </w:numPr>
        <w:spacing w:after="0" w:line="480" w:lineRule="auto"/>
        <w:ind w:left="1260" w:right="4" w:hanging="361"/>
      </w:pPr>
      <w:r>
        <w:t xml:space="preserve">Bagi Penulis penelitian ini diharapkan dapat memberikan wawasan bagi penulis mengenai penggunaan aplikasi </w:t>
      </w:r>
      <w:r>
        <w:rPr>
          <w:i/>
        </w:rPr>
        <w:t>Zoom Meeting</w:t>
      </w:r>
      <w:r>
        <w:t xml:space="preserve">, serta memahami faktorfaktor yang mempengaruhi pengalaman belajar daring mereka. </w:t>
      </w:r>
    </w:p>
    <w:p w14:paraId="505A6F6E" w14:textId="77777777" w:rsidR="00CB479A" w:rsidRPr="00C111AF" w:rsidRDefault="00CB479A" w:rsidP="00CB479A">
      <w:pPr>
        <w:numPr>
          <w:ilvl w:val="0"/>
          <w:numId w:val="4"/>
        </w:numPr>
        <w:spacing w:after="0" w:line="480" w:lineRule="auto"/>
        <w:ind w:left="1260" w:right="4" w:hanging="361"/>
      </w:pPr>
      <w:r>
        <w:t xml:space="preserve">Bagi Pengguna penelitian ini diharapkan dapat memberikan wawasan bagi siswa, mahasiswa dan pengajar mengenai penggunaan aplikasi </w:t>
      </w:r>
      <w:r>
        <w:rPr>
          <w:i/>
        </w:rPr>
        <w:t>Zoom Meeting</w:t>
      </w:r>
      <w:r>
        <w:t>, serta membantu mereka memahami faktor-faktor yang mempengaruhi pengalaman belajar daring mereka.</w:t>
      </w:r>
    </w:p>
    <w:p w14:paraId="3871B1F1" w14:textId="77777777" w:rsidR="00CB479A" w:rsidRPr="00790946" w:rsidRDefault="00CB479A" w:rsidP="00CB479A">
      <w:pPr>
        <w:numPr>
          <w:ilvl w:val="0"/>
          <w:numId w:val="4"/>
        </w:numPr>
        <w:spacing w:after="0" w:line="480" w:lineRule="auto"/>
        <w:ind w:left="1260" w:right="4" w:hanging="361"/>
      </w:pPr>
      <w:r>
        <w:t>Bagi Akademik</w:t>
      </w:r>
      <w:r>
        <w:rPr>
          <w:lang w:val="en-US"/>
        </w:rPr>
        <w:t xml:space="preserve">, </w:t>
      </w:r>
      <w:r>
        <w:t xml:space="preserve">Penelitian ini diharapkan menambah khazanah literatur akademik mengenai analisis kepuasan pengguna aplikasi pembelajaran daring, khususnya menggunakan metode </w:t>
      </w:r>
      <w:r w:rsidRPr="00790946">
        <w:rPr>
          <w:i/>
        </w:rPr>
        <w:t>PIECES Framework.</w:t>
      </w:r>
      <w:r>
        <w:t xml:space="preserve"> Ini akan bermanfaat bagi peneliti lain yang ingin melakukan studi serupa di masa depan. </w:t>
      </w:r>
    </w:p>
    <w:p w14:paraId="7CC4425D" w14:textId="77777777" w:rsidR="00CB479A" w:rsidRDefault="00CB479A" w:rsidP="00CB479A">
      <w:pPr>
        <w:pStyle w:val="Heading2"/>
        <w:numPr>
          <w:ilvl w:val="0"/>
          <w:numId w:val="5"/>
        </w:numPr>
        <w:tabs>
          <w:tab w:val="num" w:pos="360"/>
        </w:tabs>
        <w:ind w:left="1260" w:hanging="426"/>
      </w:pPr>
      <w:bookmarkStart w:id="11" w:name="_Toc204466023"/>
      <w:bookmarkStart w:id="12" w:name="_Toc205223920"/>
      <w:r>
        <w:t>Sistematika Penulisan</w:t>
      </w:r>
      <w:bookmarkEnd w:id="11"/>
      <w:bookmarkEnd w:id="12"/>
      <w:r>
        <w:t xml:space="preserve"> </w:t>
      </w:r>
    </w:p>
    <w:p w14:paraId="1032E57F" w14:textId="77777777" w:rsidR="00CB479A" w:rsidRDefault="00CB479A" w:rsidP="00CB479A">
      <w:pPr>
        <w:spacing w:after="0" w:line="480" w:lineRule="auto"/>
        <w:ind w:left="1260" w:right="4" w:firstLine="582"/>
      </w:pPr>
      <w:r>
        <w:t xml:space="preserve">Sistematika penulisan berisi tentang keterangan dari masing-masing bab secara umum yaitu sebagai berikut : </w:t>
      </w:r>
    </w:p>
    <w:p w14:paraId="0B9AE86C" w14:textId="77777777" w:rsidR="00CB479A" w:rsidRPr="005B548E" w:rsidRDefault="00CB479A" w:rsidP="00CB479A">
      <w:pPr>
        <w:ind w:left="1260"/>
        <w:rPr>
          <w:b/>
        </w:rPr>
      </w:pPr>
      <w:r w:rsidRPr="005B548E">
        <w:rPr>
          <w:b/>
        </w:rPr>
        <w:t xml:space="preserve">BAB 1 PENDAHULUAN </w:t>
      </w:r>
    </w:p>
    <w:p w14:paraId="50D31BF3" w14:textId="77777777" w:rsidR="00CB479A" w:rsidRDefault="00CB479A" w:rsidP="00CB479A">
      <w:pPr>
        <w:spacing w:after="0" w:line="480" w:lineRule="auto"/>
        <w:ind w:left="1260" w:right="4" w:firstLine="572"/>
      </w:pPr>
      <w:r>
        <w:t xml:space="preserve">Pada bab ini membahas mengenai latar belakang permasalahan yang melatarbelakangi penelitian, rumusan masalah yang akan dijawab oleh peneliti, tujuan penelitian, manfaat penelitian yang diperoleh dari penelitian ini, batasan penelitian untuk menghindari pembahasan diluar penelitian, dan sistematika penulisan memberikan gambaran umum mengenai struktur penulisan penelitian. </w:t>
      </w:r>
    </w:p>
    <w:p w14:paraId="4DE41344" w14:textId="77777777" w:rsidR="00CB479A" w:rsidRPr="005B548E" w:rsidRDefault="00CB479A" w:rsidP="00CB479A">
      <w:pPr>
        <w:ind w:left="1260"/>
        <w:rPr>
          <w:b/>
        </w:rPr>
      </w:pPr>
      <w:r w:rsidRPr="005B548E">
        <w:rPr>
          <w:b/>
        </w:rPr>
        <w:t xml:space="preserve">BAB II STUDI LITERATUR </w:t>
      </w:r>
    </w:p>
    <w:p w14:paraId="41C3F750" w14:textId="77777777" w:rsidR="00CB479A" w:rsidRDefault="00CB479A" w:rsidP="00CB479A">
      <w:pPr>
        <w:spacing w:after="0" w:line="480" w:lineRule="auto"/>
        <w:ind w:left="1260" w:right="4" w:firstLine="572"/>
      </w:pPr>
      <w:r>
        <w:lastRenderedPageBreak/>
        <w:t>Pada bab ini membahas mengenai jurnal penelitian terdahulu yang mirip dengan penelitian yang penulis lakukan, pada bab ini memuat</w:t>
      </w:r>
      <w:r>
        <w:rPr>
          <w:lang w:val="en-US"/>
        </w:rPr>
        <w:t xml:space="preserve"> </w:t>
      </w:r>
      <w:proofErr w:type="spellStart"/>
      <w:r>
        <w:rPr>
          <w:lang w:val="en-US"/>
        </w:rPr>
        <w:t>beberapa</w:t>
      </w:r>
      <w:proofErr w:type="spellEnd"/>
      <w:r>
        <w:rPr>
          <w:lang w:val="en-US"/>
        </w:rPr>
        <w:t xml:space="preserve"> </w:t>
      </w:r>
      <w:r>
        <w:t xml:space="preserve">jurnal sebagai perbandingan yang akan penulis lakukan, dan rangkuman dari hasil tinajuan penelitian tersebut. </w:t>
      </w:r>
    </w:p>
    <w:p w14:paraId="15F38936" w14:textId="77777777" w:rsidR="00CB479A" w:rsidRPr="005B548E" w:rsidRDefault="00CB479A" w:rsidP="00CB479A">
      <w:pPr>
        <w:ind w:left="1260"/>
        <w:rPr>
          <w:b/>
        </w:rPr>
      </w:pPr>
      <w:r w:rsidRPr="005B548E">
        <w:rPr>
          <w:b/>
        </w:rPr>
        <w:t xml:space="preserve">BAB III METODE PENELITIAN </w:t>
      </w:r>
    </w:p>
    <w:p w14:paraId="3AE3AB98" w14:textId="77777777" w:rsidR="00CB479A" w:rsidRDefault="00CB479A" w:rsidP="00CB479A">
      <w:pPr>
        <w:spacing w:after="0" w:line="480" w:lineRule="auto"/>
        <w:ind w:left="1260" w:right="4" w:firstLine="572"/>
        <w:rPr>
          <w:rFonts w:eastAsiaTheme="minorEastAsia"/>
        </w:rPr>
      </w:pPr>
      <w:r>
        <w:t>Pada bab ini membahas tentang metode penelitian yang akan digunakan, dalam penelitian serta langkah-langkah penyelesaian masalah selama penelitian baik dari pemodelan atau penjabaran metodologi.</w:t>
      </w:r>
    </w:p>
    <w:p w14:paraId="4B3AAAED" w14:textId="77777777" w:rsidR="00CB479A" w:rsidRPr="000D6212" w:rsidRDefault="00CB479A" w:rsidP="00CB479A">
      <w:pPr>
        <w:spacing w:after="0" w:line="480" w:lineRule="auto"/>
        <w:ind w:left="1260" w:right="4"/>
        <w:rPr>
          <w:b/>
          <w:bCs/>
        </w:rPr>
      </w:pPr>
      <w:r w:rsidRPr="000D6212">
        <w:rPr>
          <w:b/>
          <w:bCs/>
        </w:rPr>
        <w:t>BAB IV HASIL PENELITIAN</w:t>
      </w:r>
    </w:p>
    <w:p w14:paraId="24BC3598" w14:textId="77777777" w:rsidR="00CB479A" w:rsidRDefault="00CB479A" w:rsidP="00CB479A">
      <w:pPr>
        <w:spacing w:after="0" w:line="480" w:lineRule="auto"/>
        <w:ind w:left="1260" w:right="4"/>
        <w:rPr>
          <w:b/>
          <w:bCs/>
          <w:lang w:val="en-US"/>
        </w:rPr>
      </w:pPr>
      <w:r>
        <w:rPr>
          <w:lang w:val="id-ID"/>
        </w:rPr>
        <w:t xml:space="preserve">Pada bab ini </w:t>
      </w:r>
      <w:r>
        <w:t>Menyajikan data hasil pengolahan kuesioner, analisis kepuasan pengguna berdasarkan enam aspek PIECES Framework, serta interpretasi dari hasil yang diperoleh.</w:t>
      </w:r>
    </w:p>
    <w:p w14:paraId="6360C67B" w14:textId="77777777" w:rsidR="00CB479A" w:rsidRPr="000D6212" w:rsidRDefault="00CB479A" w:rsidP="00CB479A">
      <w:pPr>
        <w:spacing w:after="0" w:line="480" w:lineRule="auto"/>
        <w:ind w:left="1260" w:right="4"/>
        <w:rPr>
          <w:rFonts w:eastAsiaTheme="minorEastAsia"/>
          <w:b/>
          <w:bCs/>
        </w:rPr>
      </w:pPr>
      <w:r w:rsidRPr="000D6212">
        <w:rPr>
          <w:b/>
          <w:bCs/>
        </w:rPr>
        <w:t>BAB V PENUTUP</w:t>
      </w:r>
    </w:p>
    <w:p w14:paraId="12AB5AB7" w14:textId="77777777" w:rsidR="00CB479A" w:rsidRPr="000D6212" w:rsidRDefault="00CB479A" w:rsidP="00CB479A">
      <w:pPr>
        <w:spacing w:after="0" w:line="480" w:lineRule="auto"/>
        <w:ind w:left="1260" w:right="4"/>
      </w:pPr>
      <w:r>
        <w:rPr>
          <w:lang w:val="id-ID"/>
        </w:rPr>
        <w:t>Pada bab ini b</w:t>
      </w:r>
      <w:r>
        <w:t xml:space="preserve">erisi kesimpulan dari hasil penelitian serta saran yang dapat dijadikan bahan pertimbangan bagi pengembangan sistem pembelajaran daring maupun penelitian selanjutnya. </w:t>
      </w:r>
    </w:p>
    <w:p w14:paraId="22452F88" w14:textId="77777777" w:rsidR="00F65D41" w:rsidRDefault="00F65D41"/>
    <w:sectPr w:rsidR="00F65D41">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3A53EB" w14:textId="77777777" w:rsidR="00C4209E" w:rsidRDefault="00C4209E" w:rsidP="00CB479A">
      <w:pPr>
        <w:spacing w:after="0" w:line="240" w:lineRule="auto"/>
      </w:pPr>
      <w:r>
        <w:separator/>
      </w:r>
    </w:p>
  </w:endnote>
  <w:endnote w:type="continuationSeparator" w:id="0">
    <w:p w14:paraId="3CD1947E" w14:textId="77777777" w:rsidR="00C4209E" w:rsidRDefault="00C4209E" w:rsidP="00CB47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9E72C" w14:textId="77777777" w:rsidR="00CB479A" w:rsidRDefault="00CB47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226DF" w14:textId="77777777" w:rsidR="00CB479A" w:rsidRDefault="00CB47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8DC21" w14:textId="77777777" w:rsidR="00CB479A" w:rsidRDefault="00CB47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B6D479" w14:textId="77777777" w:rsidR="00C4209E" w:rsidRDefault="00C4209E" w:rsidP="00CB479A">
      <w:pPr>
        <w:spacing w:after="0" w:line="240" w:lineRule="auto"/>
      </w:pPr>
      <w:r>
        <w:separator/>
      </w:r>
    </w:p>
  </w:footnote>
  <w:footnote w:type="continuationSeparator" w:id="0">
    <w:p w14:paraId="235FA899" w14:textId="77777777" w:rsidR="00C4209E" w:rsidRDefault="00C4209E" w:rsidP="00CB47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328953" w14:textId="0F14D9A4" w:rsidR="00CB479A" w:rsidRDefault="00CB479A">
    <w:pPr>
      <w:pStyle w:val="Header"/>
    </w:pPr>
    <w:r>
      <w:rPr>
        <w:noProof/>
        <w14:ligatures w14:val="none"/>
      </w:rPr>
      <w:pict w14:anchorId="2DEE27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12677110" o:spid="_x0000_s1026" type="#_x0000_t75" style="position:absolute;left:0;text-align:left;margin-left:0;margin-top:0;width:595.4pt;height:842.15pt;z-index:-251657216;mso-position-horizontal:center;mso-position-horizontal-relative:margin;mso-position-vertical:center;mso-position-vertical-relative:margin" o:allowincell="f">
          <v:imagedata r:id="rId1" o:title="Watermark-Skripsi-UNISI"/>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3978F" w14:textId="246C031A" w:rsidR="00CB479A" w:rsidRDefault="00CB479A">
    <w:pPr>
      <w:pStyle w:val="Header"/>
    </w:pPr>
    <w:r>
      <w:rPr>
        <w:noProof/>
        <w14:ligatures w14:val="none"/>
      </w:rPr>
      <w:pict w14:anchorId="5EBFC9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12677111" o:spid="_x0000_s1027" type="#_x0000_t75" style="position:absolute;left:0;text-align:left;margin-left:0;margin-top:0;width:595.4pt;height:842.15pt;z-index:-251656192;mso-position-horizontal:center;mso-position-horizontal-relative:margin;mso-position-vertical:center;mso-position-vertical-relative:margin" o:allowincell="f">
          <v:imagedata r:id="rId1" o:title="Watermark-Skripsi-UNISI"/>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7D102" w14:textId="45919609" w:rsidR="00CB479A" w:rsidRDefault="00CB479A">
    <w:pPr>
      <w:pStyle w:val="Header"/>
    </w:pPr>
    <w:r>
      <w:rPr>
        <w:noProof/>
        <w14:ligatures w14:val="none"/>
      </w:rPr>
      <w:pict w14:anchorId="7D35AC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12677109" o:spid="_x0000_s1025" type="#_x0000_t75" style="position:absolute;left:0;text-align:left;margin-left:0;margin-top:0;width:595.4pt;height:842.15pt;z-index:-251658240;mso-position-horizontal:center;mso-position-horizontal-relative:margin;mso-position-vertical:center;mso-position-vertical-relative:margin" o:allowincell="f">
          <v:imagedata r:id="rId1" o:title="Watermark-Skripsi-UNISI"/>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6459B"/>
    <w:multiLevelType w:val="hybridMultilevel"/>
    <w:tmpl w:val="759EAEDA"/>
    <w:lvl w:ilvl="0" w:tplc="DB7E0C3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004100"/>
    <w:multiLevelType w:val="multilevel"/>
    <w:tmpl w:val="1D004100"/>
    <w:lvl w:ilvl="0">
      <w:start w:val="1"/>
      <w:numFmt w:val="decimal"/>
      <w:lvlText w:val="%1."/>
      <w:lvlJc w:val="left"/>
      <w:pPr>
        <w:ind w:left="361"/>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1">
      <w:start w:val="1"/>
      <w:numFmt w:val="lowerLetter"/>
      <w:lvlText w:val="%2"/>
      <w:lvlJc w:val="left"/>
      <w:pPr>
        <w:ind w:left="1145"/>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2">
      <w:start w:val="1"/>
      <w:numFmt w:val="lowerRoman"/>
      <w:lvlText w:val="%3"/>
      <w:lvlJc w:val="left"/>
      <w:pPr>
        <w:ind w:left="1865"/>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3">
      <w:start w:val="1"/>
      <w:numFmt w:val="decimal"/>
      <w:lvlText w:val="%4"/>
      <w:lvlJc w:val="left"/>
      <w:pPr>
        <w:ind w:left="2585"/>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4">
      <w:start w:val="1"/>
      <w:numFmt w:val="lowerLetter"/>
      <w:lvlText w:val="%5"/>
      <w:lvlJc w:val="left"/>
      <w:pPr>
        <w:ind w:left="3305"/>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5">
      <w:start w:val="1"/>
      <w:numFmt w:val="lowerRoman"/>
      <w:lvlText w:val="%6"/>
      <w:lvlJc w:val="left"/>
      <w:pPr>
        <w:ind w:left="4025"/>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6">
      <w:start w:val="1"/>
      <w:numFmt w:val="decimal"/>
      <w:lvlText w:val="%7"/>
      <w:lvlJc w:val="left"/>
      <w:pPr>
        <w:ind w:left="4745"/>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7">
      <w:start w:val="1"/>
      <w:numFmt w:val="lowerLetter"/>
      <w:lvlText w:val="%8"/>
      <w:lvlJc w:val="left"/>
      <w:pPr>
        <w:ind w:left="5465"/>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8">
      <w:start w:val="1"/>
      <w:numFmt w:val="lowerRoman"/>
      <w:lvlText w:val="%9"/>
      <w:lvlJc w:val="left"/>
      <w:pPr>
        <w:ind w:left="6185"/>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abstractNum>
  <w:abstractNum w:abstractNumId="2" w15:restartNumberingAfterBreak="0">
    <w:nsid w:val="32DA248F"/>
    <w:multiLevelType w:val="multilevel"/>
    <w:tmpl w:val="32DA248F"/>
    <w:lvl w:ilvl="0">
      <w:start w:val="1"/>
      <w:numFmt w:val="decimal"/>
      <w:lvlText w:val="%1."/>
      <w:lvlJc w:val="left"/>
      <w:pPr>
        <w:ind w:left="425"/>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1">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3">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5">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7">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8">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abstractNum>
  <w:abstractNum w:abstractNumId="3" w15:restartNumberingAfterBreak="0">
    <w:nsid w:val="74C211F4"/>
    <w:multiLevelType w:val="multilevel"/>
    <w:tmpl w:val="74C211F4"/>
    <w:lvl w:ilvl="0">
      <w:start w:val="1"/>
      <w:numFmt w:val="decimal"/>
      <w:lvlText w:val="%1."/>
      <w:lvlJc w:val="left"/>
      <w:pPr>
        <w:ind w:left="425"/>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1">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3">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5">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7">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8">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abstractNum>
  <w:abstractNum w:abstractNumId="4" w15:restartNumberingAfterBreak="0">
    <w:nsid w:val="786B023A"/>
    <w:multiLevelType w:val="multilevel"/>
    <w:tmpl w:val="786B023A"/>
    <w:lvl w:ilvl="0">
      <w:start w:val="1"/>
      <w:numFmt w:val="decimal"/>
      <w:lvlText w:val="%1."/>
      <w:lvlJc w:val="left"/>
      <w:pPr>
        <w:ind w:left="425"/>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1">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3">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5">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7">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8">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479A"/>
    <w:rsid w:val="00C4209E"/>
    <w:rsid w:val="00CB479A"/>
    <w:rsid w:val="00F65D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BC0665"/>
  <w15:chartTrackingRefBased/>
  <w15:docId w15:val="{D5A67F1B-6CE8-4368-BD82-4CDEEFAC0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79A"/>
    <w:pPr>
      <w:spacing w:after="4" w:line="481" w:lineRule="auto"/>
      <w:ind w:left="10" w:right="8" w:hanging="10"/>
      <w:jc w:val="both"/>
    </w:pPr>
    <w:rPr>
      <w:rFonts w:ascii="Times New Roman" w:eastAsia="Times New Roman" w:hAnsi="Times New Roman" w:cs="Times New Roman"/>
      <w:color w:val="000000"/>
      <w:kern w:val="2"/>
      <w:sz w:val="24"/>
      <w:szCs w:val="24"/>
      <w:lang w:val="zh-CN" w:eastAsia="zh-CN"/>
      <w14:ligatures w14:val="standardContextual"/>
    </w:rPr>
  </w:style>
  <w:style w:type="paragraph" w:styleId="Heading1">
    <w:name w:val="heading 1"/>
    <w:next w:val="Normal"/>
    <w:link w:val="Heading1Char"/>
    <w:uiPriority w:val="9"/>
    <w:qFormat/>
    <w:rsid w:val="00CB479A"/>
    <w:pPr>
      <w:keepNext/>
      <w:keepLines/>
      <w:spacing w:after="0" w:line="480" w:lineRule="auto"/>
      <w:jc w:val="center"/>
      <w:outlineLvl w:val="0"/>
    </w:pPr>
    <w:rPr>
      <w:rFonts w:ascii="Times New Roman" w:eastAsia="Times New Roman" w:hAnsi="Times New Roman" w:cs="Times New Roman"/>
      <w:b/>
      <w:color w:val="000000"/>
      <w:kern w:val="2"/>
      <w:sz w:val="24"/>
      <w:szCs w:val="24"/>
      <w:lang w:val="zh-CN" w:eastAsia="zh-CN"/>
      <w14:ligatures w14:val="standardContextual"/>
    </w:rPr>
  </w:style>
  <w:style w:type="paragraph" w:styleId="Heading2">
    <w:name w:val="heading 2"/>
    <w:next w:val="Normal"/>
    <w:link w:val="Heading2Char"/>
    <w:uiPriority w:val="9"/>
    <w:unhideWhenUsed/>
    <w:qFormat/>
    <w:rsid w:val="00CB479A"/>
    <w:pPr>
      <w:keepNext/>
      <w:keepLines/>
      <w:spacing w:after="0" w:line="480" w:lineRule="auto"/>
      <w:outlineLvl w:val="1"/>
    </w:pPr>
    <w:rPr>
      <w:rFonts w:ascii="Times New Roman" w:eastAsia="Times New Roman" w:hAnsi="Times New Roman" w:cs="Times New Roman"/>
      <w:b/>
      <w:color w:val="000000"/>
      <w:kern w:val="2"/>
      <w:sz w:val="24"/>
      <w:szCs w:val="24"/>
      <w:lang w:val="zh-CN" w:eastAsia="zh-C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CB479A"/>
    <w:rPr>
      <w:rFonts w:ascii="Times New Roman" w:eastAsia="Times New Roman" w:hAnsi="Times New Roman" w:cs="Times New Roman"/>
      <w:b/>
      <w:color w:val="000000"/>
      <w:kern w:val="2"/>
      <w:sz w:val="24"/>
      <w:szCs w:val="24"/>
      <w:lang w:val="zh-CN" w:eastAsia="zh-CN"/>
      <w14:ligatures w14:val="standardContextual"/>
    </w:rPr>
  </w:style>
  <w:style w:type="character" w:customStyle="1" w:styleId="Heading2Char">
    <w:name w:val="Heading 2 Char"/>
    <w:basedOn w:val="DefaultParagraphFont"/>
    <w:link w:val="Heading2"/>
    <w:uiPriority w:val="9"/>
    <w:qFormat/>
    <w:rsid w:val="00CB479A"/>
    <w:rPr>
      <w:rFonts w:ascii="Times New Roman" w:eastAsia="Times New Roman" w:hAnsi="Times New Roman" w:cs="Times New Roman"/>
      <w:b/>
      <w:color w:val="000000"/>
      <w:kern w:val="2"/>
      <w:sz w:val="24"/>
      <w:szCs w:val="24"/>
      <w:lang w:val="zh-CN" w:eastAsia="zh-CN"/>
      <w14:ligatures w14:val="standardContextual"/>
    </w:rPr>
  </w:style>
  <w:style w:type="paragraph" w:styleId="Header">
    <w:name w:val="header"/>
    <w:basedOn w:val="Normal"/>
    <w:link w:val="HeaderChar"/>
    <w:uiPriority w:val="99"/>
    <w:unhideWhenUsed/>
    <w:rsid w:val="00CB47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479A"/>
    <w:rPr>
      <w:rFonts w:ascii="Times New Roman" w:eastAsia="Times New Roman" w:hAnsi="Times New Roman" w:cs="Times New Roman"/>
      <w:color w:val="000000"/>
      <w:kern w:val="2"/>
      <w:sz w:val="24"/>
      <w:szCs w:val="24"/>
      <w:lang w:val="zh-CN" w:eastAsia="zh-CN"/>
      <w14:ligatures w14:val="standardContextual"/>
    </w:rPr>
  </w:style>
  <w:style w:type="paragraph" w:styleId="Footer">
    <w:name w:val="footer"/>
    <w:basedOn w:val="Normal"/>
    <w:link w:val="FooterChar"/>
    <w:uiPriority w:val="99"/>
    <w:unhideWhenUsed/>
    <w:rsid w:val="00CB47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479A"/>
    <w:rPr>
      <w:rFonts w:ascii="Times New Roman" w:eastAsia="Times New Roman" w:hAnsi="Times New Roman" w:cs="Times New Roman"/>
      <w:color w:val="000000"/>
      <w:kern w:val="2"/>
      <w:sz w:val="24"/>
      <w:szCs w:val="24"/>
      <w:lang w:val="zh-CN" w:eastAsia="zh-C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6</Pages>
  <Words>3062</Words>
  <Characters>17460</Characters>
  <Application>Microsoft Office Word</Application>
  <DocSecurity>0</DocSecurity>
  <Lines>145</Lines>
  <Paragraphs>40</Paragraphs>
  <ScaleCrop>false</ScaleCrop>
  <Company/>
  <LinksUpToDate>false</LinksUpToDate>
  <CharactersWithSpaces>20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kurniasari478@gmail.com</dc:creator>
  <cp:keywords/>
  <dc:description/>
  <cp:lastModifiedBy>dkurniasari478@gmail.com</cp:lastModifiedBy>
  <cp:revision>1</cp:revision>
  <dcterms:created xsi:type="dcterms:W3CDTF">2025-11-20T15:00:00Z</dcterms:created>
  <dcterms:modified xsi:type="dcterms:W3CDTF">2025-11-20T15:02:00Z</dcterms:modified>
</cp:coreProperties>
</file>